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36AB0E" w14:textId="44188B04" w:rsidR="004C58A2" w:rsidRPr="00F25F11" w:rsidRDefault="004C58A2" w:rsidP="004C58A2">
      <w:pPr>
        <w:spacing w:after="200"/>
        <w:jc w:val="center"/>
        <w:rPr>
          <w:b/>
          <w:color w:val="000000" w:themeColor="text1"/>
          <w:sz w:val="48"/>
          <w:szCs w:val="48"/>
          <w:u w:val="single"/>
        </w:rPr>
      </w:pPr>
      <w:r w:rsidRPr="00F25F11">
        <w:rPr>
          <w:b/>
          <w:color w:val="000000" w:themeColor="text1"/>
          <w:sz w:val="48"/>
          <w:szCs w:val="48"/>
          <w:u w:val="single"/>
        </w:rPr>
        <w:t>Supplementary Methods</w:t>
      </w:r>
    </w:p>
    <w:p w14:paraId="7C99EA93" w14:textId="77777777" w:rsidR="004C58A2" w:rsidRPr="00F25F11" w:rsidRDefault="004C58A2" w:rsidP="00AD5A50">
      <w:pPr>
        <w:spacing w:after="200"/>
        <w:jc w:val="both"/>
        <w:rPr>
          <w:b/>
          <w:color w:val="000000" w:themeColor="text1"/>
          <w:sz w:val="28"/>
          <w:u w:val="single"/>
        </w:rPr>
      </w:pPr>
    </w:p>
    <w:p w14:paraId="1201694E" w14:textId="77777777" w:rsidR="00AD5A50" w:rsidRPr="00F25F11" w:rsidRDefault="00AD5A50" w:rsidP="00AD5A50">
      <w:pPr>
        <w:spacing w:after="200"/>
        <w:jc w:val="both"/>
        <w:rPr>
          <w:b/>
          <w:color w:val="000000" w:themeColor="text1"/>
          <w:sz w:val="28"/>
        </w:rPr>
      </w:pPr>
      <w:r w:rsidRPr="00F25F11">
        <w:rPr>
          <w:b/>
          <w:color w:val="000000" w:themeColor="text1"/>
          <w:sz w:val="28"/>
        </w:rPr>
        <w:t>Time-dependent genetic effects on gene expression implicate aging processes</w:t>
      </w:r>
    </w:p>
    <w:p w14:paraId="5B317E9F" w14:textId="77777777" w:rsidR="00AD5A50" w:rsidRPr="00F25F11" w:rsidRDefault="00AD5A50" w:rsidP="00AD5A50">
      <w:pPr>
        <w:pStyle w:val="ListParagraph"/>
        <w:ind w:left="0"/>
        <w:contextualSpacing w:val="0"/>
        <w:jc w:val="both"/>
        <w:rPr>
          <w:color w:val="000000" w:themeColor="text1"/>
        </w:rPr>
      </w:pPr>
      <w:r w:rsidRPr="00F25F11">
        <w:rPr>
          <w:color w:val="000000" w:themeColor="text1"/>
        </w:rPr>
        <w:t>Julien Bryois</w:t>
      </w:r>
      <w:r w:rsidRPr="00F25F11">
        <w:rPr>
          <w:color w:val="000000" w:themeColor="text1"/>
          <w:vertAlign w:val="superscript"/>
        </w:rPr>
        <w:t>1,2,3</w:t>
      </w:r>
      <w:r w:rsidRPr="00F25F11">
        <w:rPr>
          <w:color w:val="000000" w:themeColor="text1"/>
        </w:rPr>
        <w:t>, Alfonso Buil</w:t>
      </w:r>
      <w:r w:rsidRPr="00F25F11">
        <w:rPr>
          <w:color w:val="000000" w:themeColor="text1"/>
          <w:vertAlign w:val="superscript"/>
        </w:rPr>
        <w:t>1,2,3</w:t>
      </w:r>
      <w:r w:rsidRPr="00F25F11">
        <w:rPr>
          <w:color w:val="000000" w:themeColor="text1"/>
        </w:rPr>
        <w:t>, Pedro G. Ferreira</w:t>
      </w:r>
      <w:r w:rsidRPr="00F25F11">
        <w:rPr>
          <w:color w:val="000000" w:themeColor="text1"/>
          <w:vertAlign w:val="superscript"/>
        </w:rPr>
        <w:t>1,2,3</w:t>
      </w:r>
      <w:r w:rsidRPr="00F25F11">
        <w:rPr>
          <w:color w:val="000000" w:themeColor="text1"/>
        </w:rPr>
        <w:t>, Nikolaos I Panousis</w:t>
      </w:r>
      <w:r w:rsidRPr="00F25F11">
        <w:rPr>
          <w:color w:val="000000" w:themeColor="text1"/>
          <w:vertAlign w:val="superscript"/>
        </w:rPr>
        <w:t>1,2,3</w:t>
      </w:r>
      <w:r w:rsidRPr="00F25F11">
        <w:rPr>
          <w:color w:val="000000" w:themeColor="text1"/>
        </w:rPr>
        <w:t>, Andrew A. Brown</w:t>
      </w:r>
      <w:r w:rsidRPr="00F25F11">
        <w:rPr>
          <w:color w:val="000000" w:themeColor="text1"/>
          <w:vertAlign w:val="superscript"/>
        </w:rPr>
        <w:t>1,2,3</w:t>
      </w:r>
      <w:r w:rsidRPr="00F25F11">
        <w:rPr>
          <w:color w:val="000000" w:themeColor="text1"/>
        </w:rPr>
        <w:t>, Ana Viñuela</w:t>
      </w:r>
      <w:r w:rsidRPr="00F25F11">
        <w:rPr>
          <w:color w:val="000000" w:themeColor="text1"/>
          <w:vertAlign w:val="superscript"/>
        </w:rPr>
        <w:t>1,2,3,4</w:t>
      </w:r>
      <w:r w:rsidRPr="00F25F11">
        <w:rPr>
          <w:color w:val="000000" w:themeColor="text1"/>
        </w:rPr>
        <w:t>,</w:t>
      </w:r>
      <w:r w:rsidRPr="00F25F11">
        <w:rPr>
          <w:color w:val="000000" w:themeColor="text1"/>
          <w:vertAlign w:val="superscript"/>
        </w:rPr>
        <w:t xml:space="preserve"> </w:t>
      </w:r>
      <w:r w:rsidRPr="00F25F11">
        <w:rPr>
          <w:color w:val="000000" w:themeColor="text1"/>
        </w:rPr>
        <w:t>Alexandra Planchon</w:t>
      </w:r>
      <w:r w:rsidRPr="00F25F11">
        <w:rPr>
          <w:color w:val="000000" w:themeColor="text1"/>
          <w:vertAlign w:val="superscript"/>
        </w:rPr>
        <w:t>1,2,3</w:t>
      </w:r>
      <w:r w:rsidRPr="00F25F11">
        <w:rPr>
          <w:color w:val="000000" w:themeColor="text1"/>
        </w:rPr>
        <w:t>, Deborah Bielser</w:t>
      </w:r>
      <w:r w:rsidRPr="00F25F11">
        <w:rPr>
          <w:color w:val="000000" w:themeColor="text1"/>
          <w:vertAlign w:val="superscript"/>
        </w:rPr>
        <w:t>1,2,3</w:t>
      </w:r>
      <w:r w:rsidRPr="00F25F11">
        <w:rPr>
          <w:color w:val="000000" w:themeColor="text1"/>
        </w:rPr>
        <w:t>, Kerrin Small</w:t>
      </w:r>
      <w:r w:rsidRPr="00F25F11">
        <w:rPr>
          <w:color w:val="000000" w:themeColor="text1"/>
          <w:vertAlign w:val="superscript"/>
        </w:rPr>
        <w:t>4</w:t>
      </w:r>
      <w:r w:rsidRPr="00F25F11">
        <w:rPr>
          <w:color w:val="000000" w:themeColor="text1"/>
        </w:rPr>
        <w:t>, Tim Spector</w:t>
      </w:r>
      <w:r w:rsidRPr="00F25F11">
        <w:rPr>
          <w:color w:val="000000" w:themeColor="text1"/>
          <w:vertAlign w:val="superscript"/>
        </w:rPr>
        <w:t>4</w:t>
      </w:r>
      <w:r w:rsidRPr="00F25F11">
        <w:rPr>
          <w:color w:val="000000" w:themeColor="text1"/>
        </w:rPr>
        <w:t>, Emmanouil T. Dermitzakis</w:t>
      </w:r>
      <w:r w:rsidRPr="00F25F11">
        <w:rPr>
          <w:color w:val="000000" w:themeColor="text1"/>
          <w:vertAlign w:val="superscript"/>
        </w:rPr>
        <w:t>1,2,3,*</w:t>
      </w:r>
      <w:r w:rsidRPr="00F25F11">
        <w:rPr>
          <w:color w:val="000000" w:themeColor="text1"/>
        </w:rPr>
        <w:t xml:space="preserve"> </w:t>
      </w:r>
    </w:p>
    <w:p w14:paraId="009181C0" w14:textId="77777777" w:rsidR="00AD5A50" w:rsidRPr="00F25F11" w:rsidRDefault="00AD5A50" w:rsidP="00AD5A50">
      <w:pPr>
        <w:pStyle w:val="ListParagraph"/>
        <w:ind w:left="0"/>
        <w:contextualSpacing w:val="0"/>
        <w:jc w:val="both"/>
        <w:rPr>
          <w:color w:val="000000" w:themeColor="text1"/>
        </w:rPr>
      </w:pPr>
    </w:p>
    <w:p w14:paraId="4865A3FB" w14:textId="77777777" w:rsidR="00AD5A50" w:rsidRPr="00F25F11" w:rsidRDefault="00AD5A50" w:rsidP="00B34DE6">
      <w:pPr>
        <w:widowControl w:val="0"/>
        <w:autoSpaceDE w:val="0"/>
        <w:autoSpaceDN w:val="0"/>
        <w:adjustRightInd w:val="0"/>
        <w:jc w:val="both"/>
        <w:rPr>
          <w:b/>
          <w:color w:val="000000" w:themeColor="text1"/>
          <w:u w:val="single"/>
        </w:rPr>
      </w:pPr>
    </w:p>
    <w:p w14:paraId="16DF0F89" w14:textId="1B6C0073" w:rsidR="00B34DE6" w:rsidRPr="00F25F11" w:rsidRDefault="00B34DE6" w:rsidP="00B34DE6">
      <w:pPr>
        <w:widowControl w:val="0"/>
        <w:autoSpaceDE w:val="0"/>
        <w:autoSpaceDN w:val="0"/>
        <w:adjustRightInd w:val="0"/>
        <w:jc w:val="both"/>
        <w:rPr>
          <w:b/>
          <w:color w:val="000000" w:themeColor="text1"/>
          <w:u w:val="single"/>
        </w:rPr>
      </w:pPr>
      <w:r w:rsidRPr="00F25F11">
        <w:rPr>
          <w:b/>
          <w:color w:val="000000" w:themeColor="text1"/>
          <w:u w:val="single"/>
        </w:rPr>
        <w:t xml:space="preserve">Table of </w:t>
      </w:r>
      <w:r w:rsidR="00EE5636" w:rsidRPr="00F25F11">
        <w:rPr>
          <w:b/>
          <w:color w:val="000000" w:themeColor="text1"/>
          <w:u w:val="single"/>
        </w:rPr>
        <w:t>C</w:t>
      </w:r>
      <w:r w:rsidRPr="00F25F11">
        <w:rPr>
          <w:b/>
          <w:color w:val="000000" w:themeColor="text1"/>
          <w:u w:val="single"/>
        </w:rPr>
        <w:t>ontent</w:t>
      </w:r>
      <w:r w:rsidR="00EE5636" w:rsidRPr="00F25F11">
        <w:rPr>
          <w:b/>
          <w:color w:val="000000" w:themeColor="text1"/>
          <w:u w:val="single"/>
        </w:rPr>
        <w:t>s</w:t>
      </w:r>
      <w:r w:rsidRPr="00F25F11">
        <w:rPr>
          <w:b/>
          <w:color w:val="000000" w:themeColor="text1"/>
          <w:u w:val="single"/>
        </w:rPr>
        <w:t>:</w:t>
      </w:r>
    </w:p>
    <w:p w14:paraId="1D67DD52" w14:textId="77777777" w:rsidR="00B34DE6" w:rsidRPr="00F25F11" w:rsidRDefault="00B34DE6" w:rsidP="00B34DE6">
      <w:pPr>
        <w:widowControl w:val="0"/>
        <w:autoSpaceDE w:val="0"/>
        <w:autoSpaceDN w:val="0"/>
        <w:adjustRightInd w:val="0"/>
        <w:jc w:val="both"/>
        <w:rPr>
          <w:b/>
          <w:color w:val="000000" w:themeColor="text1"/>
          <w:u w:val="single"/>
        </w:rPr>
      </w:pPr>
    </w:p>
    <w:p w14:paraId="1A545217" w14:textId="61713CED" w:rsidR="00F30A69" w:rsidRPr="00F25F11" w:rsidRDefault="002569B7" w:rsidP="00F30A69">
      <w:pPr>
        <w:pStyle w:val="ListParagraph"/>
        <w:widowControl w:val="0"/>
        <w:numPr>
          <w:ilvl w:val="0"/>
          <w:numId w:val="6"/>
        </w:numPr>
        <w:autoSpaceDE w:val="0"/>
        <w:autoSpaceDN w:val="0"/>
        <w:adjustRightInd w:val="0"/>
        <w:jc w:val="both"/>
        <w:rPr>
          <w:color w:val="000000" w:themeColor="text1"/>
        </w:rPr>
      </w:pPr>
      <w:r>
        <w:rPr>
          <w:color w:val="000000" w:themeColor="text1"/>
        </w:rPr>
        <w:t>E</w:t>
      </w:r>
      <w:r w:rsidR="00B34DE6" w:rsidRPr="00F25F11">
        <w:rPr>
          <w:color w:val="000000" w:themeColor="text1"/>
        </w:rPr>
        <w:t>ffect</w:t>
      </w:r>
      <w:r>
        <w:rPr>
          <w:color w:val="000000" w:themeColor="text1"/>
        </w:rPr>
        <w:t xml:space="preserve"> of potential covariates</w:t>
      </w:r>
      <w:r w:rsidR="00F83701">
        <w:rPr>
          <w:color w:val="000000" w:themeColor="text1"/>
        </w:rPr>
        <w:t xml:space="preserve"> on the </w:t>
      </w:r>
      <w:r w:rsidR="00B34DE6" w:rsidRPr="00F25F11">
        <w:rPr>
          <w:color w:val="000000" w:themeColor="text1"/>
        </w:rPr>
        <w:t>differential expression analysis</w:t>
      </w:r>
      <w:r w:rsidR="00C35BE4" w:rsidRPr="00F25F11">
        <w:rPr>
          <w:color w:val="000000" w:themeColor="text1"/>
        </w:rPr>
        <w:t xml:space="preserve"> (page </w:t>
      </w:r>
      <w:r w:rsidR="00F865AC" w:rsidRPr="00F25F11">
        <w:rPr>
          <w:color w:val="000000" w:themeColor="text1"/>
        </w:rPr>
        <w:t>2</w:t>
      </w:r>
      <w:r w:rsidR="00917220" w:rsidRPr="00F25F11">
        <w:rPr>
          <w:color w:val="000000" w:themeColor="text1"/>
        </w:rPr>
        <w:t>-3</w:t>
      </w:r>
      <w:r w:rsidR="00F865AC" w:rsidRPr="00F25F11">
        <w:rPr>
          <w:color w:val="000000" w:themeColor="text1"/>
        </w:rPr>
        <w:t>)</w:t>
      </w:r>
    </w:p>
    <w:p w14:paraId="4C6A533F" w14:textId="746D7277" w:rsidR="00EB5AF2" w:rsidRPr="00F25F11" w:rsidRDefault="00EB5AF2" w:rsidP="00EB5AF2">
      <w:pPr>
        <w:widowControl w:val="0"/>
        <w:autoSpaceDE w:val="0"/>
        <w:autoSpaceDN w:val="0"/>
        <w:adjustRightInd w:val="0"/>
        <w:ind w:left="720"/>
        <w:jc w:val="both"/>
        <w:rPr>
          <w:color w:val="000000" w:themeColor="text1"/>
        </w:rPr>
      </w:pPr>
      <w:r w:rsidRPr="00F25F11">
        <w:rPr>
          <w:color w:val="000000" w:themeColor="text1"/>
        </w:rPr>
        <w:t>- Time of sampling during the day</w:t>
      </w:r>
    </w:p>
    <w:p w14:paraId="4D4E236F" w14:textId="52D28B2C" w:rsidR="00EB5AF2" w:rsidRPr="00F25F11" w:rsidRDefault="00EB5AF2" w:rsidP="00EB5AF2">
      <w:pPr>
        <w:widowControl w:val="0"/>
        <w:autoSpaceDE w:val="0"/>
        <w:autoSpaceDN w:val="0"/>
        <w:adjustRightInd w:val="0"/>
        <w:ind w:left="720"/>
        <w:jc w:val="both"/>
        <w:rPr>
          <w:color w:val="000000" w:themeColor="text1"/>
        </w:rPr>
      </w:pPr>
      <w:r w:rsidRPr="00F25F11">
        <w:rPr>
          <w:color w:val="000000" w:themeColor="text1"/>
        </w:rPr>
        <w:t>- Season</w:t>
      </w:r>
    </w:p>
    <w:p w14:paraId="52E914DF" w14:textId="0087CE79" w:rsidR="00EB5AF2" w:rsidRPr="00F25F11" w:rsidRDefault="00EB5AF2" w:rsidP="00EB5AF2">
      <w:pPr>
        <w:widowControl w:val="0"/>
        <w:autoSpaceDE w:val="0"/>
        <w:autoSpaceDN w:val="0"/>
        <w:adjustRightInd w:val="0"/>
        <w:ind w:left="720"/>
        <w:jc w:val="both"/>
        <w:rPr>
          <w:color w:val="000000" w:themeColor="text1"/>
        </w:rPr>
      </w:pPr>
      <w:r w:rsidRPr="00F25F11">
        <w:rPr>
          <w:color w:val="000000" w:themeColor="text1"/>
        </w:rPr>
        <w:t>- RNA quality</w:t>
      </w:r>
      <w:r w:rsidR="00057404" w:rsidRPr="00F25F11">
        <w:rPr>
          <w:color w:val="000000" w:themeColor="text1"/>
        </w:rPr>
        <w:t xml:space="preserve"> (RIN)</w:t>
      </w:r>
    </w:p>
    <w:p w14:paraId="5D60EE3C" w14:textId="77777777" w:rsidR="001B43CA" w:rsidRPr="00F25F11" w:rsidRDefault="001B43CA" w:rsidP="00B34DE6">
      <w:pPr>
        <w:widowControl w:val="0"/>
        <w:autoSpaceDE w:val="0"/>
        <w:autoSpaceDN w:val="0"/>
        <w:adjustRightInd w:val="0"/>
        <w:jc w:val="both"/>
        <w:rPr>
          <w:color w:val="000000" w:themeColor="text1"/>
        </w:rPr>
      </w:pPr>
    </w:p>
    <w:p w14:paraId="46C3A94F" w14:textId="04676CF7" w:rsidR="008520BC" w:rsidRPr="00F25F11" w:rsidRDefault="00515C73" w:rsidP="00EB5AF2">
      <w:pPr>
        <w:widowControl w:val="0"/>
        <w:autoSpaceDE w:val="0"/>
        <w:autoSpaceDN w:val="0"/>
        <w:adjustRightInd w:val="0"/>
        <w:ind w:firstLine="360"/>
        <w:jc w:val="both"/>
        <w:rPr>
          <w:color w:val="000000" w:themeColor="text1"/>
        </w:rPr>
      </w:pPr>
      <w:r w:rsidRPr="00F25F11">
        <w:rPr>
          <w:color w:val="000000" w:themeColor="text1"/>
        </w:rPr>
        <w:t>2</w:t>
      </w:r>
      <w:r w:rsidR="001B43CA" w:rsidRPr="00F25F11">
        <w:rPr>
          <w:color w:val="000000" w:themeColor="text1"/>
        </w:rPr>
        <w:t xml:space="preserve">) </w:t>
      </w:r>
      <w:r w:rsidR="0049246F" w:rsidRPr="00F25F11">
        <w:rPr>
          <w:color w:val="000000" w:themeColor="text1"/>
        </w:rPr>
        <w:t>P</w:t>
      </w:r>
      <w:r w:rsidR="001B43CA" w:rsidRPr="00F25F11">
        <w:rPr>
          <w:color w:val="000000" w:themeColor="text1"/>
        </w:rPr>
        <w:t>ermutation</w:t>
      </w:r>
      <w:r w:rsidR="0049246F" w:rsidRPr="00F25F11">
        <w:rPr>
          <w:color w:val="000000" w:themeColor="text1"/>
        </w:rPr>
        <w:t>s</w:t>
      </w:r>
      <w:r w:rsidR="001B43CA" w:rsidRPr="00F25F11">
        <w:rPr>
          <w:color w:val="000000" w:themeColor="text1"/>
        </w:rPr>
        <w:t xml:space="preserve"> versus</w:t>
      </w:r>
      <w:r w:rsidR="00E2122F" w:rsidRPr="00F25F11">
        <w:rPr>
          <w:color w:val="000000" w:themeColor="text1"/>
        </w:rPr>
        <w:t xml:space="preserve"> eigenMT</w:t>
      </w:r>
      <w:r w:rsidR="00906161">
        <w:rPr>
          <w:color w:val="000000" w:themeColor="text1"/>
        </w:rPr>
        <w:t xml:space="preserve"> for the time-dependent cis-eQTL analysis</w:t>
      </w:r>
      <w:r w:rsidR="001B43CA" w:rsidRPr="00F25F11">
        <w:rPr>
          <w:color w:val="000000" w:themeColor="text1"/>
        </w:rPr>
        <w:t xml:space="preserve"> </w:t>
      </w:r>
      <w:r w:rsidR="008520BC" w:rsidRPr="00F25F11">
        <w:rPr>
          <w:color w:val="000000" w:themeColor="text1"/>
        </w:rPr>
        <w:t xml:space="preserve">(page </w:t>
      </w:r>
      <w:r w:rsidRPr="00F25F11">
        <w:rPr>
          <w:color w:val="000000" w:themeColor="text1"/>
        </w:rPr>
        <w:t>4</w:t>
      </w:r>
      <w:r w:rsidR="008520BC" w:rsidRPr="00F25F11">
        <w:rPr>
          <w:color w:val="000000" w:themeColor="text1"/>
        </w:rPr>
        <w:t>)</w:t>
      </w:r>
    </w:p>
    <w:p w14:paraId="2710A6E0" w14:textId="2B49D4A2" w:rsidR="001B43CA" w:rsidRPr="00F25F11" w:rsidRDefault="001B43CA" w:rsidP="00B34DE6">
      <w:pPr>
        <w:widowControl w:val="0"/>
        <w:autoSpaceDE w:val="0"/>
        <w:autoSpaceDN w:val="0"/>
        <w:adjustRightInd w:val="0"/>
        <w:jc w:val="both"/>
        <w:rPr>
          <w:color w:val="000000" w:themeColor="text1"/>
        </w:rPr>
      </w:pPr>
    </w:p>
    <w:p w14:paraId="3BEC385B" w14:textId="116BDD85" w:rsidR="00AD5A50" w:rsidRPr="00F25F11" w:rsidRDefault="00AD5A50">
      <w:pPr>
        <w:rPr>
          <w:b/>
          <w:color w:val="000000" w:themeColor="text1"/>
          <w:u w:val="single"/>
        </w:rPr>
      </w:pPr>
      <w:r w:rsidRPr="00F25F11">
        <w:rPr>
          <w:b/>
          <w:color w:val="000000" w:themeColor="text1"/>
          <w:u w:val="single"/>
        </w:rPr>
        <w:br w:type="page"/>
      </w:r>
    </w:p>
    <w:p w14:paraId="591FEE24" w14:textId="416CAA31" w:rsidR="00EB5AF2" w:rsidRPr="00C14B14" w:rsidRDefault="00C14B14" w:rsidP="00C14B14">
      <w:pPr>
        <w:rPr>
          <w:b/>
          <w:color w:val="000000" w:themeColor="text1"/>
          <w:u w:val="single"/>
        </w:rPr>
      </w:pPr>
      <w:r w:rsidRPr="00C14B14">
        <w:rPr>
          <w:b/>
          <w:color w:val="000000" w:themeColor="text1"/>
          <w:u w:val="single"/>
        </w:rPr>
        <w:lastRenderedPageBreak/>
        <w:t>Effect of potential covariates on the differential expression analysis</w:t>
      </w:r>
    </w:p>
    <w:p w14:paraId="00C9FE49" w14:textId="77777777" w:rsidR="00C14B14" w:rsidRPr="00F25F11" w:rsidRDefault="00C14B14" w:rsidP="00EB5AF2">
      <w:pPr>
        <w:pStyle w:val="ListParagraph"/>
        <w:rPr>
          <w:b/>
          <w:color w:val="000000" w:themeColor="text1"/>
          <w:u w:val="single"/>
        </w:rPr>
      </w:pPr>
    </w:p>
    <w:p w14:paraId="260CDAEE" w14:textId="6CB66ED5" w:rsidR="00EB5AF2" w:rsidRPr="00F25F11" w:rsidRDefault="00EB5AF2" w:rsidP="00EB5AF2">
      <w:pPr>
        <w:widowControl w:val="0"/>
        <w:autoSpaceDE w:val="0"/>
        <w:autoSpaceDN w:val="0"/>
        <w:adjustRightInd w:val="0"/>
        <w:jc w:val="both"/>
        <w:rPr>
          <w:color w:val="000000" w:themeColor="text1"/>
          <w:u w:val="single"/>
        </w:rPr>
      </w:pPr>
      <w:r w:rsidRPr="00F25F11">
        <w:rPr>
          <w:color w:val="000000" w:themeColor="text1"/>
          <w:u w:val="single"/>
        </w:rPr>
        <w:t>Time of sampling during the day</w:t>
      </w:r>
      <w:r w:rsidR="00695FC4" w:rsidRPr="00F25F11">
        <w:rPr>
          <w:color w:val="000000" w:themeColor="text1"/>
          <w:u w:val="single"/>
        </w:rPr>
        <w:t>:</w:t>
      </w:r>
    </w:p>
    <w:p w14:paraId="0770C19C" w14:textId="77777777" w:rsidR="003F00E7" w:rsidRPr="00F25F11" w:rsidRDefault="003F00E7" w:rsidP="00B34DE6">
      <w:pPr>
        <w:widowControl w:val="0"/>
        <w:autoSpaceDE w:val="0"/>
        <w:autoSpaceDN w:val="0"/>
        <w:adjustRightInd w:val="0"/>
        <w:jc w:val="both"/>
        <w:rPr>
          <w:color w:val="000000" w:themeColor="text1"/>
        </w:rPr>
      </w:pPr>
    </w:p>
    <w:p w14:paraId="2A376F60" w14:textId="0144E188" w:rsidR="003F00E7" w:rsidRPr="00F25F11" w:rsidRDefault="0034465D" w:rsidP="003F00E7">
      <w:pPr>
        <w:widowControl w:val="0"/>
        <w:autoSpaceDE w:val="0"/>
        <w:autoSpaceDN w:val="0"/>
        <w:adjustRightInd w:val="0"/>
        <w:jc w:val="both"/>
        <w:rPr>
          <w:color w:val="000000" w:themeColor="text1"/>
        </w:rPr>
      </w:pPr>
      <w:r>
        <w:rPr>
          <w:color w:val="000000" w:themeColor="text1"/>
        </w:rPr>
        <w:t>We compared the effect of the time between the two time points</w:t>
      </w:r>
      <w:r w:rsidR="003F00E7" w:rsidRPr="00F25F11">
        <w:rPr>
          <w:color w:val="000000" w:themeColor="text1"/>
        </w:rPr>
        <w:t xml:space="preserve"> on gene expression with and without correcting for the </w:t>
      </w:r>
      <w:r w:rsidR="00B22CCD" w:rsidRPr="00F25F11">
        <w:rPr>
          <w:color w:val="000000" w:themeColor="text1"/>
        </w:rPr>
        <w:t>sampling time during the day (</w:t>
      </w:r>
      <w:r w:rsidR="007D0165" w:rsidRPr="00F25F11">
        <w:rPr>
          <w:color w:val="000000" w:themeColor="text1"/>
        </w:rPr>
        <w:t>8:30-14:00).</w:t>
      </w:r>
      <w:r w:rsidR="003F00E7" w:rsidRPr="00F25F11">
        <w:rPr>
          <w:color w:val="000000" w:themeColor="text1"/>
        </w:rPr>
        <w:t xml:space="preserve"> We observed very strong correlation for all genes (r=0.98, </w:t>
      </w:r>
      <w:r w:rsidR="007D0165" w:rsidRPr="00F25F11">
        <w:rPr>
          <w:b/>
          <w:color w:val="000000" w:themeColor="text1"/>
        </w:rPr>
        <w:t>Supplementary Methods F</w:t>
      </w:r>
      <w:r w:rsidR="003F00E7" w:rsidRPr="00F25F11">
        <w:rPr>
          <w:b/>
          <w:color w:val="000000" w:themeColor="text1"/>
        </w:rPr>
        <w:t xml:space="preserve">igure </w:t>
      </w:r>
      <w:r w:rsidR="007D0165" w:rsidRPr="00F25F11">
        <w:rPr>
          <w:b/>
          <w:color w:val="000000" w:themeColor="text1"/>
        </w:rPr>
        <w:t>1</w:t>
      </w:r>
      <w:r w:rsidR="003F00E7" w:rsidRPr="00F25F11">
        <w:rPr>
          <w:b/>
          <w:color w:val="000000" w:themeColor="text1"/>
        </w:rPr>
        <w:t xml:space="preserve"> left) </w:t>
      </w:r>
      <w:r w:rsidR="003F00E7" w:rsidRPr="00F25F11">
        <w:rPr>
          <w:color w:val="000000" w:themeColor="text1"/>
        </w:rPr>
        <w:t>as well as for</w:t>
      </w:r>
      <w:r w:rsidR="001265C1" w:rsidRPr="00F25F11">
        <w:rPr>
          <w:color w:val="000000" w:themeColor="text1"/>
        </w:rPr>
        <w:t xml:space="preserve"> the</w:t>
      </w:r>
      <w:r w:rsidR="003E3689" w:rsidRPr="00F25F11">
        <w:rPr>
          <w:color w:val="000000" w:themeColor="text1"/>
        </w:rPr>
        <w:t xml:space="preserve"> 2213</w:t>
      </w:r>
      <w:r w:rsidR="003F00E7" w:rsidRPr="00F25F11">
        <w:rPr>
          <w:color w:val="000000" w:themeColor="text1"/>
        </w:rPr>
        <w:t xml:space="preserve"> genes that we found differentially expressed</w:t>
      </w:r>
      <w:r w:rsidR="001265C1" w:rsidRPr="00F25F11">
        <w:rPr>
          <w:color w:val="000000" w:themeColor="text1"/>
        </w:rPr>
        <w:t xml:space="preserve"> between time points</w:t>
      </w:r>
      <w:r w:rsidR="003F00E7" w:rsidRPr="00F25F11">
        <w:rPr>
          <w:color w:val="000000" w:themeColor="text1"/>
        </w:rPr>
        <w:t xml:space="preserve"> (r=1</w:t>
      </w:r>
      <w:r w:rsidR="003F00E7" w:rsidRPr="00F25F11">
        <w:rPr>
          <w:b/>
          <w:color w:val="000000" w:themeColor="text1"/>
        </w:rPr>
        <w:t xml:space="preserve">, </w:t>
      </w:r>
      <w:r w:rsidR="00B41760" w:rsidRPr="00F25F11">
        <w:rPr>
          <w:b/>
          <w:color w:val="000000" w:themeColor="text1"/>
        </w:rPr>
        <w:t>Supplementary Methods Figure 1 right</w:t>
      </w:r>
      <w:r w:rsidR="003F00E7" w:rsidRPr="00F25F11">
        <w:rPr>
          <w:b/>
          <w:color w:val="000000" w:themeColor="text1"/>
        </w:rPr>
        <w:t>)</w:t>
      </w:r>
      <w:r>
        <w:rPr>
          <w:color w:val="000000" w:themeColor="text1"/>
        </w:rPr>
        <w:t xml:space="preserve">, indicating </w:t>
      </w:r>
      <w:r w:rsidR="003F00E7" w:rsidRPr="00F25F11">
        <w:rPr>
          <w:color w:val="000000" w:themeColor="text1"/>
        </w:rPr>
        <w:t xml:space="preserve">that the </w:t>
      </w:r>
      <w:r w:rsidR="001265C1" w:rsidRPr="00F25F11">
        <w:rPr>
          <w:color w:val="000000" w:themeColor="text1"/>
        </w:rPr>
        <w:t>sampling time during</w:t>
      </w:r>
      <w:r w:rsidR="003F00E7" w:rsidRPr="00F25F11">
        <w:rPr>
          <w:color w:val="000000" w:themeColor="text1"/>
        </w:rPr>
        <w:t xml:space="preserve"> the day has little effects on</w:t>
      </w:r>
      <w:r w:rsidR="001265C1" w:rsidRPr="00F25F11">
        <w:rPr>
          <w:color w:val="000000" w:themeColor="text1"/>
        </w:rPr>
        <w:t xml:space="preserve"> our results</w:t>
      </w:r>
      <w:r w:rsidR="003F00E7" w:rsidRPr="00F25F11">
        <w:rPr>
          <w:color w:val="000000" w:themeColor="text1"/>
        </w:rPr>
        <w:t>.</w:t>
      </w:r>
    </w:p>
    <w:p w14:paraId="0BC0392B" w14:textId="77777777" w:rsidR="003F00E7" w:rsidRPr="00F25F11" w:rsidRDefault="003F00E7" w:rsidP="00B34DE6">
      <w:pPr>
        <w:widowControl w:val="0"/>
        <w:autoSpaceDE w:val="0"/>
        <w:autoSpaceDN w:val="0"/>
        <w:adjustRightInd w:val="0"/>
        <w:jc w:val="both"/>
        <w:rPr>
          <w:color w:val="000000" w:themeColor="text1"/>
        </w:rPr>
      </w:pPr>
    </w:p>
    <w:p w14:paraId="40B86E1E" w14:textId="77777777" w:rsidR="003F00E7" w:rsidRPr="00F25F11" w:rsidRDefault="003F00E7" w:rsidP="003F00E7">
      <w:pPr>
        <w:widowControl w:val="0"/>
        <w:autoSpaceDE w:val="0"/>
        <w:autoSpaceDN w:val="0"/>
        <w:adjustRightInd w:val="0"/>
        <w:jc w:val="both"/>
        <w:rPr>
          <w:color w:val="000000" w:themeColor="text1"/>
        </w:rPr>
      </w:pPr>
      <w:r w:rsidRPr="00F25F11">
        <w:rPr>
          <w:noProof/>
          <w:color w:val="000000" w:themeColor="text1"/>
        </w:rPr>
        <w:drawing>
          <wp:inline distT="0" distB="0" distL="0" distR="0" wp14:anchorId="115C2562" wp14:editId="1712EA8F">
            <wp:extent cx="2758440" cy="2758440"/>
            <wp:effectExtent l="0" t="0" r="0" b="0"/>
            <wp:docPr id="11" name="Picture 11" descr="Time_of_day_effect/plot_correlation_beta_time_day_corrected_vs_not_correct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ime_of_day_effect/plot_correlation_beta_time_day_corrected_vs_not_corrected.pdf"/>
                    <pic:cNvPicPr>
                      <a:picLocks noChangeAspect="1" noChangeArrowheads="1"/>
                    </pic:cNvPicPr>
                  </pic:nvPicPr>
                  <pic:blipFill>
                    <a:blip r:embed="rId7" cstate="screen">
                      <a:extLst>
                        <a:ext uri="{28A0092B-C50C-407E-A947-70E740481C1C}">
                          <a14:useLocalDpi xmlns:a14="http://schemas.microsoft.com/office/drawing/2010/main"/>
                        </a:ext>
                      </a:extLst>
                    </a:blip>
                    <a:srcRect/>
                    <a:stretch>
                      <a:fillRect/>
                    </a:stretch>
                  </pic:blipFill>
                  <pic:spPr bwMode="auto">
                    <a:xfrm>
                      <a:off x="0" y="0"/>
                      <a:ext cx="2758440" cy="2758440"/>
                    </a:xfrm>
                    <a:prstGeom prst="rect">
                      <a:avLst/>
                    </a:prstGeom>
                    <a:noFill/>
                    <a:ln>
                      <a:noFill/>
                    </a:ln>
                  </pic:spPr>
                </pic:pic>
              </a:graphicData>
            </a:graphic>
          </wp:inline>
        </w:drawing>
      </w:r>
      <w:r w:rsidRPr="00F25F11">
        <w:rPr>
          <w:noProof/>
          <w:color w:val="000000" w:themeColor="text1"/>
        </w:rPr>
        <w:drawing>
          <wp:inline distT="0" distB="0" distL="0" distR="0" wp14:anchorId="4BBD2E24" wp14:editId="339FEBC7">
            <wp:extent cx="2745740" cy="2745740"/>
            <wp:effectExtent l="0" t="0" r="0" b="0"/>
            <wp:docPr id="12" name="Picture 12" descr="Time_of_day_effect/plot_correlation_beta_time_day_corrected_vs_not_corrected_DE_gen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_of_day_effect/plot_correlation_beta_time_day_corrected_vs_not_corrected_DE_genes.pdf"/>
                    <pic:cNvPicPr>
                      <a:picLocks noChangeAspect="1" noChangeArrowheads="1"/>
                    </pic:cNvPicPr>
                  </pic:nvPicPr>
                  <pic:blipFill>
                    <a:blip r:embed="rId8" cstate="screen">
                      <a:extLst>
                        <a:ext uri="{28A0092B-C50C-407E-A947-70E740481C1C}">
                          <a14:useLocalDpi xmlns:a14="http://schemas.microsoft.com/office/drawing/2010/main"/>
                        </a:ext>
                      </a:extLst>
                    </a:blip>
                    <a:srcRect/>
                    <a:stretch>
                      <a:fillRect/>
                    </a:stretch>
                  </pic:blipFill>
                  <pic:spPr bwMode="auto">
                    <a:xfrm>
                      <a:off x="0" y="0"/>
                      <a:ext cx="2745740" cy="2745740"/>
                    </a:xfrm>
                    <a:prstGeom prst="rect">
                      <a:avLst/>
                    </a:prstGeom>
                    <a:noFill/>
                    <a:ln>
                      <a:noFill/>
                    </a:ln>
                  </pic:spPr>
                </pic:pic>
              </a:graphicData>
            </a:graphic>
          </wp:inline>
        </w:drawing>
      </w:r>
    </w:p>
    <w:p w14:paraId="7E655ADF" w14:textId="1678E136" w:rsidR="003F00E7" w:rsidRPr="00F25F11" w:rsidRDefault="007D0165" w:rsidP="003F00E7">
      <w:pPr>
        <w:widowControl w:val="0"/>
        <w:autoSpaceDE w:val="0"/>
        <w:autoSpaceDN w:val="0"/>
        <w:adjustRightInd w:val="0"/>
        <w:jc w:val="both"/>
        <w:rPr>
          <w:color w:val="000000" w:themeColor="text1"/>
        </w:rPr>
      </w:pPr>
      <w:r w:rsidRPr="00F25F11">
        <w:rPr>
          <w:b/>
          <w:color w:val="000000" w:themeColor="text1"/>
        </w:rPr>
        <w:t>Supplementary Methods Figure 1</w:t>
      </w:r>
      <w:r w:rsidR="003F00E7" w:rsidRPr="00F25F11">
        <w:rPr>
          <w:b/>
          <w:color w:val="000000" w:themeColor="text1"/>
        </w:rPr>
        <w:t xml:space="preserve">: </w:t>
      </w:r>
      <w:r w:rsidR="003F00E7" w:rsidRPr="00F25F11">
        <w:rPr>
          <w:color w:val="000000" w:themeColor="text1"/>
        </w:rPr>
        <w:t>Correlation between effect of time point on gene expression corrected for time of the day vs not corrected for time of the day for all genes (left) and for</w:t>
      </w:r>
      <w:r w:rsidR="00DF45CD" w:rsidRPr="00F25F11">
        <w:rPr>
          <w:color w:val="000000" w:themeColor="text1"/>
        </w:rPr>
        <w:t xml:space="preserve"> the 2213</w:t>
      </w:r>
      <w:r w:rsidR="003F00E7" w:rsidRPr="00F25F11">
        <w:rPr>
          <w:color w:val="000000" w:themeColor="text1"/>
        </w:rPr>
        <w:t xml:space="preserve"> genes detected to be differentially expressed without correcting for time of the day (right).</w:t>
      </w:r>
    </w:p>
    <w:p w14:paraId="685DE2A3" w14:textId="77777777" w:rsidR="003F00E7" w:rsidRPr="00F25F11" w:rsidRDefault="003F00E7" w:rsidP="00B34DE6">
      <w:pPr>
        <w:widowControl w:val="0"/>
        <w:autoSpaceDE w:val="0"/>
        <w:autoSpaceDN w:val="0"/>
        <w:adjustRightInd w:val="0"/>
        <w:jc w:val="both"/>
        <w:rPr>
          <w:color w:val="000000" w:themeColor="text1"/>
        </w:rPr>
      </w:pPr>
    </w:p>
    <w:p w14:paraId="5E28848B" w14:textId="4E4FF6A8" w:rsidR="00695FC4" w:rsidRPr="00F25F11" w:rsidRDefault="00695FC4" w:rsidP="00695FC4">
      <w:pPr>
        <w:widowControl w:val="0"/>
        <w:autoSpaceDE w:val="0"/>
        <w:autoSpaceDN w:val="0"/>
        <w:adjustRightInd w:val="0"/>
        <w:jc w:val="both"/>
        <w:rPr>
          <w:color w:val="000000" w:themeColor="text1"/>
          <w:u w:val="single"/>
        </w:rPr>
      </w:pPr>
      <w:r w:rsidRPr="00F25F11">
        <w:rPr>
          <w:color w:val="000000" w:themeColor="text1"/>
          <w:u w:val="single"/>
        </w:rPr>
        <w:t>Season:</w:t>
      </w:r>
    </w:p>
    <w:p w14:paraId="392BBE19" w14:textId="77777777" w:rsidR="00695FC4" w:rsidRPr="00F25F11" w:rsidRDefault="00695FC4" w:rsidP="00B34DE6">
      <w:pPr>
        <w:widowControl w:val="0"/>
        <w:autoSpaceDE w:val="0"/>
        <w:autoSpaceDN w:val="0"/>
        <w:adjustRightInd w:val="0"/>
        <w:jc w:val="both"/>
        <w:rPr>
          <w:color w:val="000000" w:themeColor="text1"/>
        </w:rPr>
      </w:pPr>
    </w:p>
    <w:p w14:paraId="3B03E1BA" w14:textId="370BC506" w:rsidR="003F00E7" w:rsidRPr="00F25F11" w:rsidRDefault="003F00E7" w:rsidP="003F00E7">
      <w:pPr>
        <w:widowControl w:val="0"/>
        <w:autoSpaceDE w:val="0"/>
        <w:autoSpaceDN w:val="0"/>
        <w:adjustRightInd w:val="0"/>
        <w:jc w:val="both"/>
        <w:rPr>
          <w:color w:val="000000" w:themeColor="text1"/>
        </w:rPr>
      </w:pPr>
      <w:r w:rsidRPr="00F25F11">
        <w:rPr>
          <w:color w:val="000000" w:themeColor="text1"/>
        </w:rPr>
        <w:t xml:space="preserve">We </w:t>
      </w:r>
      <w:r w:rsidR="00BC2E1A" w:rsidRPr="00F25F11">
        <w:rPr>
          <w:color w:val="000000" w:themeColor="text1"/>
        </w:rPr>
        <w:t xml:space="preserve">also </w:t>
      </w:r>
      <w:r w:rsidRPr="00F25F11">
        <w:rPr>
          <w:color w:val="000000" w:themeColor="text1"/>
        </w:rPr>
        <w:t>recorded the day of the sampling and used it to estimate the effect of the season on gene expression. We observed 4 genes differentially expressed in function of the season (5% FDR). Correcting for the season in the time differential expression analysis did not s</w:t>
      </w:r>
      <w:r w:rsidR="002E699E" w:rsidRPr="00F25F11">
        <w:rPr>
          <w:color w:val="000000" w:themeColor="text1"/>
        </w:rPr>
        <w:t>ubstantially affect our results, hence season</w:t>
      </w:r>
      <w:r w:rsidR="00D94E2D" w:rsidRPr="00F25F11">
        <w:rPr>
          <w:color w:val="000000" w:themeColor="text1"/>
        </w:rPr>
        <w:t xml:space="preserve"> was not used </w:t>
      </w:r>
      <w:r w:rsidR="002E699E" w:rsidRPr="00F25F11">
        <w:rPr>
          <w:color w:val="000000" w:themeColor="text1"/>
        </w:rPr>
        <w:t>as a covariate in our differential expression analysis.</w:t>
      </w:r>
    </w:p>
    <w:p w14:paraId="628B6709" w14:textId="77777777" w:rsidR="003F00E7" w:rsidRPr="00F25F11" w:rsidRDefault="003F00E7" w:rsidP="00B34DE6">
      <w:pPr>
        <w:widowControl w:val="0"/>
        <w:autoSpaceDE w:val="0"/>
        <w:autoSpaceDN w:val="0"/>
        <w:adjustRightInd w:val="0"/>
        <w:jc w:val="both"/>
        <w:rPr>
          <w:color w:val="000000" w:themeColor="text1"/>
        </w:rPr>
      </w:pPr>
    </w:p>
    <w:p w14:paraId="4300F6CB" w14:textId="434A2E37" w:rsidR="00695FC4" w:rsidRPr="00F25F11" w:rsidRDefault="00695FC4" w:rsidP="00695FC4">
      <w:pPr>
        <w:widowControl w:val="0"/>
        <w:autoSpaceDE w:val="0"/>
        <w:autoSpaceDN w:val="0"/>
        <w:adjustRightInd w:val="0"/>
        <w:jc w:val="both"/>
        <w:rPr>
          <w:color w:val="000000" w:themeColor="text1"/>
          <w:u w:val="single"/>
        </w:rPr>
      </w:pPr>
      <w:r w:rsidRPr="00F25F11">
        <w:rPr>
          <w:color w:val="000000" w:themeColor="text1"/>
          <w:u w:val="single"/>
        </w:rPr>
        <w:t>RNA quality:</w:t>
      </w:r>
    </w:p>
    <w:p w14:paraId="4178667F" w14:textId="77777777" w:rsidR="00695FC4" w:rsidRPr="00F25F11" w:rsidRDefault="00695FC4" w:rsidP="00B34DE6">
      <w:pPr>
        <w:widowControl w:val="0"/>
        <w:autoSpaceDE w:val="0"/>
        <w:autoSpaceDN w:val="0"/>
        <w:adjustRightInd w:val="0"/>
        <w:jc w:val="both"/>
        <w:rPr>
          <w:color w:val="000000" w:themeColor="text1"/>
        </w:rPr>
      </w:pPr>
    </w:p>
    <w:p w14:paraId="374603C8" w14:textId="2DE11092" w:rsidR="00B34DE6" w:rsidRPr="00F25F11" w:rsidRDefault="00B34DE6" w:rsidP="00B34DE6">
      <w:pPr>
        <w:widowControl w:val="0"/>
        <w:autoSpaceDE w:val="0"/>
        <w:autoSpaceDN w:val="0"/>
        <w:adjustRightInd w:val="0"/>
        <w:jc w:val="both"/>
        <w:rPr>
          <w:color w:val="000000" w:themeColor="text1"/>
        </w:rPr>
      </w:pPr>
      <w:r w:rsidRPr="00F25F11">
        <w:rPr>
          <w:color w:val="000000" w:themeColor="text1"/>
        </w:rPr>
        <w:t xml:space="preserve">RNA quality was slightly lower at the second time point (median=7.6) compared </w:t>
      </w:r>
      <w:r w:rsidR="007B4242" w:rsidRPr="00F25F11">
        <w:rPr>
          <w:color w:val="000000" w:themeColor="text1"/>
        </w:rPr>
        <w:t>with</w:t>
      </w:r>
      <w:r w:rsidRPr="00F25F11">
        <w:rPr>
          <w:color w:val="000000" w:themeColor="text1"/>
        </w:rPr>
        <w:t xml:space="preserve"> the first time point (median=8.5). We compared the effect size of time on gene expression with and without correcting for RIN. We observed that the beta coefficients were highly correlated across all genes (r=0.85, </w:t>
      </w:r>
      <w:r w:rsidR="00AD2EDF" w:rsidRPr="00F25F11">
        <w:rPr>
          <w:b/>
          <w:color w:val="000000" w:themeColor="text1"/>
        </w:rPr>
        <w:t>Supplementary Methods Figure 2 left</w:t>
      </w:r>
      <w:r w:rsidRPr="00F25F11">
        <w:rPr>
          <w:color w:val="000000" w:themeColor="text1"/>
        </w:rPr>
        <w:t>) and to a larger extent for</w:t>
      </w:r>
      <w:r w:rsidR="00276FF9" w:rsidRPr="00F25F11">
        <w:rPr>
          <w:color w:val="000000" w:themeColor="text1"/>
        </w:rPr>
        <w:t xml:space="preserve"> the 2213</w:t>
      </w:r>
      <w:r w:rsidRPr="00F25F11">
        <w:rPr>
          <w:color w:val="000000" w:themeColor="text1"/>
        </w:rPr>
        <w:t xml:space="preserve"> differentially expressed genes (r=0.96, </w:t>
      </w:r>
      <w:r w:rsidR="002F45F3" w:rsidRPr="00F25F11">
        <w:rPr>
          <w:b/>
          <w:color w:val="000000" w:themeColor="text1"/>
        </w:rPr>
        <w:t>Supplementary Methods Figure 2 right</w:t>
      </w:r>
      <w:r w:rsidRPr="00F25F11">
        <w:rPr>
          <w:color w:val="000000" w:themeColor="text1"/>
        </w:rPr>
        <w:t xml:space="preserve">). </w:t>
      </w:r>
      <w:r w:rsidR="00276FF9" w:rsidRPr="00F25F11">
        <w:rPr>
          <w:color w:val="000000" w:themeColor="text1"/>
        </w:rPr>
        <w:t>This analysis indicates that difference in RNA quality between the two time points has little effects on our results.</w:t>
      </w:r>
    </w:p>
    <w:p w14:paraId="186F785D" w14:textId="77777777" w:rsidR="001B43CA" w:rsidRPr="00F25F11" w:rsidRDefault="001B43CA" w:rsidP="001B43CA">
      <w:pPr>
        <w:widowControl w:val="0"/>
        <w:autoSpaceDE w:val="0"/>
        <w:autoSpaceDN w:val="0"/>
        <w:adjustRightInd w:val="0"/>
        <w:jc w:val="both"/>
        <w:rPr>
          <w:b/>
          <w:color w:val="000000" w:themeColor="text1"/>
        </w:rPr>
      </w:pPr>
      <w:r w:rsidRPr="00F25F11">
        <w:rPr>
          <w:noProof/>
          <w:color w:val="000000" w:themeColor="text1"/>
        </w:rPr>
        <w:drawing>
          <wp:inline distT="0" distB="0" distL="0" distR="0" wp14:anchorId="6CEAB5CD" wp14:editId="034D618D">
            <wp:extent cx="2842260" cy="2842260"/>
            <wp:effectExtent l="0" t="0" r="0" b="0"/>
            <wp:docPr id="6" name="Picture 6" descr="RIN_effect/plot_correlation_beta_RIN_corrected_vs_not_correct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IN_effect/plot_correlation_beta_RIN_corrected_vs_not_corrected.pdf"/>
                    <pic:cNvPicPr>
                      <a:picLocks noChangeAspect="1" noChangeArrowheads="1"/>
                    </pic:cNvPicPr>
                  </pic:nvPicPr>
                  <pic:blipFill>
                    <a:blip r:embed="rId9" cstate="screen">
                      <a:extLst>
                        <a:ext uri="{28A0092B-C50C-407E-A947-70E740481C1C}">
                          <a14:useLocalDpi xmlns:a14="http://schemas.microsoft.com/office/drawing/2010/main"/>
                        </a:ext>
                      </a:extLst>
                    </a:blip>
                    <a:srcRect/>
                    <a:stretch>
                      <a:fillRect/>
                    </a:stretch>
                  </pic:blipFill>
                  <pic:spPr bwMode="auto">
                    <a:xfrm>
                      <a:off x="0" y="0"/>
                      <a:ext cx="2842260" cy="2842260"/>
                    </a:xfrm>
                    <a:prstGeom prst="rect">
                      <a:avLst/>
                    </a:prstGeom>
                    <a:noFill/>
                    <a:ln>
                      <a:noFill/>
                    </a:ln>
                  </pic:spPr>
                </pic:pic>
              </a:graphicData>
            </a:graphic>
          </wp:inline>
        </w:drawing>
      </w:r>
      <w:r w:rsidRPr="00F25F11">
        <w:rPr>
          <w:noProof/>
          <w:color w:val="000000" w:themeColor="text1"/>
        </w:rPr>
        <w:drawing>
          <wp:inline distT="0" distB="0" distL="0" distR="0" wp14:anchorId="4AA41D3D" wp14:editId="15027DCA">
            <wp:extent cx="2807335" cy="2807335"/>
            <wp:effectExtent l="0" t="0" r="0" b="0"/>
            <wp:docPr id="8" name="Picture 8" descr="../../../../../Desktop/plot_correlation_beta_RIN_corrected_vs_not_corrected_DE_gen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plot_correlation_beta_RIN_corrected_vs_not_corrected_DE_genes.pdf"/>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2807335" cy="2807335"/>
                    </a:xfrm>
                    <a:prstGeom prst="rect">
                      <a:avLst/>
                    </a:prstGeom>
                    <a:noFill/>
                    <a:ln>
                      <a:noFill/>
                    </a:ln>
                  </pic:spPr>
                </pic:pic>
              </a:graphicData>
            </a:graphic>
          </wp:inline>
        </w:drawing>
      </w:r>
    </w:p>
    <w:p w14:paraId="0769478E" w14:textId="02F63F5C" w:rsidR="001B43CA" w:rsidRPr="00F25F11" w:rsidRDefault="0000092A" w:rsidP="001B43CA">
      <w:pPr>
        <w:widowControl w:val="0"/>
        <w:autoSpaceDE w:val="0"/>
        <w:autoSpaceDN w:val="0"/>
        <w:adjustRightInd w:val="0"/>
        <w:jc w:val="both"/>
        <w:rPr>
          <w:color w:val="000000" w:themeColor="text1"/>
        </w:rPr>
      </w:pPr>
      <w:r w:rsidRPr="00F25F11">
        <w:rPr>
          <w:b/>
          <w:color w:val="000000" w:themeColor="text1"/>
        </w:rPr>
        <w:t>Supplementary Methods Figure 2</w:t>
      </w:r>
      <w:r w:rsidR="001B43CA" w:rsidRPr="00F25F11">
        <w:rPr>
          <w:b/>
          <w:color w:val="000000" w:themeColor="text1"/>
        </w:rPr>
        <w:t xml:space="preserve">: </w:t>
      </w:r>
      <w:r w:rsidR="001B43CA" w:rsidRPr="00F25F11">
        <w:rPr>
          <w:color w:val="000000" w:themeColor="text1"/>
        </w:rPr>
        <w:t xml:space="preserve">Correlation between effect of time point on gene expression corrected for RIN vs not corrected for RIN for all genes (left) and </w:t>
      </w:r>
      <w:r w:rsidR="00CD0C30" w:rsidRPr="00F25F11">
        <w:rPr>
          <w:color w:val="000000" w:themeColor="text1"/>
        </w:rPr>
        <w:t xml:space="preserve">for the 2213 genes detected to be differentially expressed without correcting for RIN </w:t>
      </w:r>
      <w:r w:rsidR="001B43CA" w:rsidRPr="00F25F11">
        <w:rPr>
          <w:color w:val="000000" w:themeColor="text1"/>
        </w:rPr>
        <w:t>(right).</w:t>
      </w:r>
    </w:p>
    <w:p w14:paraId="546B7AF5" w14:textId="3A58F7AC" w:rsidR="00F27341" w:rsidRPr="00F25F11" w:rsidRDefault="00F27341">
      <w:pPr>
        <w:rPr>
          <w:color w:val="000000" w:themeColor="text1"/>
        </w:rPr>
      </w:pPr>
      <w:r w:rsidRPr="00F25F11">
        <w:rPr>
          <w:color w:val="000000" w:themeColor="text1"/>
        </w:rPr>
        <w:br w:type="page"/>
      </w:r>
    </w:p>
    <w:p w14:paraId="7DFFF6FF" w14:textId="77777777" w:rsidR="00C35BE4" w:rsidRPr="00F25F11" w:rsidRDefault="00C35BE4" w:rsidP="00515C73">
      <w:pPr>
        <w:rPr>
          <w:color w:val="2E74B5" w:themeColor="accent1" w:themeShade="BF"/>
        </w:rPr>
      </w:pPr>
    </w:p>
    <w:p w14:paraId="1205E709" w14:textId="68A509A2" w:rsidR="00230455" w:rsidRPr="005E374B" w:rsidRDefault="005E374B" w:rsidP="00DA2D21">
      <w:pPr>
        <w:widowControl w:val="0"/>
        <w:autoSpaceDE w:val="0"/>
        <w:autoSpaceDN w:val="0"/>
        <w:adjustRightInd w:val="0"/>
        <w:jc w:val="both"/>
        <w:rPr>
          <w:b/>
          <w:color w:val="000000" w:themeColor="text1"/>
          <w:u w:val="single"/>
        </w:rPr>
      </w:pPr>
      <w:r w:rsidRPr="005E374B">
        <w:rPr>
          <w:b/>
          <w:color w:val="000000" w:themeColor="text1"/>
          <w:u w:val="single"/>
        </w:rPr>
        <w:t>Permutations versus eigenMT for the time-dependent cis-eQTL analysis</w:t>
      </w:r>
    </w:p>
    <w:p w14:paraId="1E6F7C8C" w14:textId="77777777" w:rsidR="005E374B" w:rsidRPr="00F25F11" w:rsidRDefault="005E374B" w:rsidP="00DA2D21">
      <w:pPr>
        <w:widowControl w:val="0"/>
        <w:autoSpaceDE w:val="0"/>
        <w:autoSpaceDN w:val="0"/>
        <w:adjustRightInd w:val="0"/>
        <w:jc w:val="both"/>
        <w:rPr>
          <w:color w:val="2E74B5" w:themeColor="accent1" w:themeShade="BF"/>
        </w:rPr>
      </w:pPr>
    </w:p>
    <w:p w14:paraId="1B840621" w14:textId="4F553247" w:rsidR="00712A02" w:rsidRPr="00F25F11" w:rsidRDefault="00230455" w:rsidP="00E42958">
      <w:pPr>
        <w:widowControl w:val="0"/>
        <w:autoSpaceDE w:val="0"/>
        <w:autoSpaceDN w:val="0"/>
        <w:adjustRightInd w:val="0"/>
        <w:jc w:val="both"/>
        <w:rPr>
          <w:color w:val="000000" w:themeColor="text1"/>
        </w:rPr>
      </w:pPr>
      <w:r w:rsidRPr="00F25F11">
        <w:rPr>
          <w:color w:val="000000" w:themeColor="text1"/>
        </w:rPr>
        <w:t>Because of the relatedness of the samples and the longitudinal data, we had to use linear mixed models to test for SNP</w:t>
      </w:r>
      <w:r w:rsidR="00D74871">
        <w:rPr>
          <w:color w:val="000000" w:themeColor="text1"/>
        </w:rPr>
        <w:t xml:space="preserve"> x time</w:t>
      </w:r>
      <w:r w:rsidRPr="00F25F11">
        <w:rPr>
          <w:color w:val="000000" w:themeColor="text1"/>
        </w:rPr>
        <w:t xml:space="preserve"> interactions. Mixed models fitting is computationally intensive which prevented us to do permutations.</w:t>
      </w:r>
      <w:r w:rsidR="0033048B" w:rsidRPr="00F25F11">
        <w:rPr>
          <w:color w:val="000000" w:themeColor="text1"/>
        </w:rPr>
        <w:t xml:space="preserve"> We used eigenMT</w:t>
      </w:r>
      <w:r w:rsidR="002A3C87" w:rsidRPr="00F25F11">
        <w:rPr>
          <w:color w:val="000000" w:themeColor="text1"/>
        </w:rPr>
        <w:t xml:space="preserve"> </w:t>
      </w:r>
      <w:r w:rsidR="002A3C87" w:rsidRPr="00F25F11">
        <w:rPr>
          <w:color w:val="000000" w:themeColor="text1"/>
        </w:rPr>
        <w:fldChar w:fldCharType="begin">
          <w:fldData xml:space="preserve">PEVuZE5vdGU+PENpdGU+PEF1dGhvcj5EYXZpczwvQXV0aG9yPjxZZWFyPjIwMTY8L1llYXI+PFJl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</w:fldData>
        </w:fldChar>
      </w:r>
      <w:r w:rsidR="002A3C87" w:rsidRPr="00F25F11">
        <w:rPr>
          <w:color w:val="000000" w:themeColor="text1"/>
        </w:rPr>
        <w:instrText xml:space="preserve"> ADDIN EN.CITE </w:instrText>
      </w:r>
      <w:r w:rsidR="002A3C87" w:rsidRPr="00F25F11">
        <w:rPr>
          <w:color w:val="000000" w:themeColor="text1"/>
        </w:rPr>
        <w:fldChar w:fldCharType="begin">
          <w:fldData xml:space="preserve">PEVuZE5vdGU+PENpdGU+PEF1dGhvcj5EYXZpczwvQXV0aG9yPjxZZWFyPjIwMTY8L1llYXI+PFJl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</w:fldData>
        </w:fldChar>
      </w:r>
      <w:r w:rsidR="002A3C87" w:rsidRPr="00F25F11">
        <w:rPr>
          <w:color w:val="000000" w:themeColor="text1"/>
        </w:rPr>
        <w:instrText xml:space="preserve"> ADDIN EN.CITE.DATA </w:instrText>
      </w:r>
      <w:r w:rsidR="002A3C87" w:rsidRPr="00F25F11">
        <w:rPr>
          <w:color w:val="000000" w:themeColor="text1"/>
        </w:rPr>
      </w:r>
      <w:r w:rsidR="002A3C87" w:rsidRPr="00F25F11">
        <w:rPr>
          <w:color w:val="000000" w:themeColor="text1"/>
        </w:rPr>
        <w:fldChar w:fldCharType="end"/>
      </w:r>
      <w:r w:rsidR="002A3C87" w:rsidRPr="00F25F11">
        <w:rPr>
          <w:color w:val="000000" w:themeColor="text1"/>
        </w:rPr>
      </w:r>
      <w:r w:rsidR="002A3C87" w:rsidRPr="00F25F11">
        <w:rPr>
          <w:color w:val="000000" w:themeColor="text1"/>
        </w:rPr>
        <w:fldChar w:fldCharType="separate"/>
      </w:r>
      <w:r w:rsidR="002A3C87" w:rsidRPr="00F25F11">
        <w:rPr>
          <w:noProof/>
          <w:color w:val="000000" w:themeColor="text1"/>
        </w:rPr>
        <w:t>(Davis et al. 2016)</w:t>
      </w:r>
      <w:r w:rsidR="002A3C87" w:rsidRPr="00F25F11">
        <w:rPr>
          <w:color w:val="000000" w:themeColor="text1"/>
        </w:rPr>
        <w:fldChar w:fldCharType="end"/>
      </w:r>
      <w:r w:rsidR="0033048B" w:rsidRPr="00F25F11">
        <w:rPr>
          <w:color w:val="000000" w:themeColor="text1"/>
        </w:rPr>
        <w:t xml:space="preserve"> to estimate the number of independent tests performed in </w:t>
      </w:r>
      <w:r w:rsidR="00E42958" w:rsidRPr="00F25F11">
        <w:rPr>
          <w:color w:val="000000" w:themeColor="text1"/>
        </w:rPr>
        <w:t xml:space="preserve">the 2MB window surrounding the transcriptional start site of each gene. The median number of estimated independent tests across genes was </w:t>
      </w:r>
      <w:r w:rsidR="00346809" w:rsidRPr="00346809">
        <w:rPr>
          <w:color w:val="000000" w:themeColor="text1"/>
        </w:rPr>
        <w:t>1615</w:t>
      </w:r>
      <w:r w:rsidR="00E42958" w:rsidRPr="00F25F11">
        <w:rPr>
          <w:color w:val="000000" w:themeColor="text1"/>
        </w:rPr>
        <w:t xml:space="preserve">, while there were a median number of </w:t>
      </w:r>
      <w:r w:rsidR="00346809" w:rsidRPr="00346809">
        <w:rPr>
          <w:color w:val="000000" w:themeColor="text1"/>
        </w:rPr>
        <w:t xml:space="preserve">2005 </w:t>
      </w:r>
      <w:r w:rsidR="00E42958" w:rsidRPr="00F25F11">
        <w:rPr>
          <w:color w:val="000000" w:themeColor="text1"/>
        </w:rPr>
        <w:t xml:space="preserve">SNPs tested in each </w:t>
      </w:r>
      <w:r w:rsidR="00EE3651" w:rsidRPr="00F25F11">
        <w:rPr>
          <w:color w:val="000000" w:themeColor="text1"/>
        </w:rPr>
        <w:t>window</w:t>
      </w:r>
      <w:r w:rsidR="00E42958" w:rsidRPr="00F25F11">
        <w:rPr>
          <w:color w:val="000000" w:themeColor="text1"/>
        </w:rPr>
        <w:t xml:space="preserve">. In order to assess whether the method properly estimated the number of independent tests performed in each window, we compared the corrected pvalue using eigenMT with corrected pvalues using permutation in our cis-eQTL analysis at the first time point (unrelated individuals) and observed a very high correlation (r= 0.98, </w:t>
      </w:r>
      <w:r w:rsidR="005369B3" w:rsidRPr="00F25F11">
        <w:rPr>
          <w:b/>
          <w:color w:val="000000" w:themeColor="text1"/>
        </w:rPr>
        <w:t>Supplementary Methods Figure 3</w:t>
      </w:r>
      <w:r w:rsidR="00712A02" w:rsidRPr="00F25F11">
        <w:rPr>
          <w:color w:val="000000" w:themeColor="text1"/>
        </w:rPr>
        <w:t>)</w:t>
      </w:r>
      <w:r w:rsidR="00FA2D7D" w:rsidRPr="00F25F11">
        <w:rPr>
          <w:color w:val="000000" w:themeColor="text1"/>
        </w:rPr>
        <w:t>. This indicates</w:t>
      </w:r>
      <w:r w:rsidR="00712A02" w:rsidRPr="00F25F11">
        <w:rPr>
          <w:color w:val="000000" w:themeColor="text1"/>
        </w:rPr>
        <w:t xml:space="preserve"> that eigenMT accurately estimates the number of independent tests and that </w:t>
      </w:r>
      <w:r w:rsidR="00D932A4" w:rsidRPr="00F25F11">
        <w:rPr>
          <w:color w:val="000000" w:themeColor="text1"/>
        </w:rPr>
        <w:t>correcting our</w:t>
      </w:r>
      <w:r w:rsidR="005E2BE9">
        <w:rPr>
          <w:color w:val="000000" w:themeColor="text1"/>
        </w:rPr>
        <w:t xml:space="preserve"> </w:t>
      </w:r>
      <w:r w:rsidR="005E2BE9" w:rsidRPr="00F25F11">
        <w:rPr>
          <w:color w:val="000000" w:themeColor="text1"/>
        </w:rPr>
        <w:t>SNP</w:t>
      </w:r>
      <w:r w:rsidR="005E2BE9">
        <w:rPr>
          <w:color w:val="000000" w:themeColor="text1"/>
        </w:rPr>
        <w:t xml:space="preserve"> x</w:t>
      </w:r>
      <w:r w:rsidR="00D932A4" w:rsidRPr="00F25F11">
        <w:rPr>
          <w:color w:val="000000" w:themeColor="text1"/>
        </w:rPr>
        <w:t xml:space="preserve"> time interaction p</w:t>
      </w:r>
      <w:bookmarkStart w:id="0" w:name="_GoBack"/>
      <w:bookmarkEnd w:id="0"/>
      <w:r w:rsidR="00D932A4" w:rsidRPr="00F25F11">
        <w:rPr>
          <w:color w:val="000000" w:themeColor="text1"/>
        </w:rPr>
        <w:t>values by the estimated number of independent tests is adequate.</w:t>
      </w:r>
    </w:p>
    <w:p w14:paraId="311053C0" w14:textId="77777777" w:rsidR="00DA2D21" w:rsidRPr="00F25F11" w:rsidRDefault="00DA2D21" w:rsidP="00DA2D21">
      <w:pPr>
        <w:widowControl w:val="0"/>
        <w:autoSpaceDE w:val="0"/>
        <w:autoSpaceDN w:val="0"/>
        <w:adjustRightInd w:val="0"/>
        <w:jc w:val="both"/>
        <w:rPr>
          <w:color w:val="2E74B5" w:themeColor="accent1" w:themeShade="BF"/>
        </w:rPr>
      </w:pPr>
    </w:p>
    <w:p w14:paraId="5A69C038" w14:textId="77777777" w:rsidR="00DA2D21" w:rsidRPr="00F25F11" w:rsidRDefault="00DA2D21" w:rsidP="00DA2D21">
      <w:pPr>
        <w:widowControl w:val="0"/>
        <w:autoSpaceDE w:val="0"/>
        <w:autoSpaceDN w:val="0"/>
        <w:adjustRightInd w:val="0"/>
        <w:jc w:val="both"/>
      </w:pPr>
      <w:r w:rsidRPr="00F25F11">
        <w:rPr>
          <w:noProof/>
        </w:rPr>
        <w:drawing>
          <wp:inline distT="0" distB="0" distL="0" distR="0" wp14:anchorId="6AC6CBB9" wp14:editId="67827350">
            <wp:extent cx="4064635" cy="4064635"/>
            <wp:effectExtent l="0" t="0" r="0" b="0"/>
            <wp:docPr id="4" name="Picture 4" descr="../../../../../Desktop/plot_EIGEN_MT_vs_bet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lot_EIGEN_MT_vs_beta.pdf"/>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4064635" cy="4064635"/>
                    </a:xfrm>
                    <a:prstGeom prst="rect">
                      <a:avLst/>
                    </a:prstGeom>
                    <a:noFill/>
                    <a:ln>
                      <a:noFill/>
                    </a:ln>
                  </pic:spPr>
                </pic:pic>
              </a:graphicData>
            </a:graphic>
          </wp:inline>
        </w:drawing>
      </w:r>
    </w:p>
    <w:p w14:paraId="3E6FF1BF" w14:textId="51ADA663" w:rsidR="00F25F11" w:rsidRPr="00F25F11" w:rsidRDefault="00712A02" w:rsidP="00F25F11">
      <w:pPr>
        <w:widowControl w:val="0"/>
        <w:autoSpaceDE w:val="0"/>
        <w:autoSpaceDN w:val="0"/>
        <w:adjustRightInd w:val="0"/>
        <w:jc w:val="both"/>
        <w:rPr>
          <w:color w:val="000000" w:themeColor="text1"/>
        </w:rPr>
      </w:pPr>
      <w:r w:rsidRPr="00F25F11">
        <w:rPr>
          <w:b/>
          <w:color w:val="000000" w:themeColor="text1"/>
        </w:rPr>
        <w:t>Supplementary Methods Figure 3</w:t>
      </w:r>
      <w:r w:rsidR="00DA2D21" w:rsidRPr="00F25F11">
        <w:rPr>
          <w:b/>
          <w:color w:val="2E74B5" w:themeColor="accent1" w:themeShade="BF"/>
        </w:rPr>
        <w:t xml:space="preserve">: </w:t>
      </w:r>
      <w:r w:rsidR="00DA2D21" w:rsidRPr="00F25F11">
        <w:rPr>
          <w:color w:val="000000" w:themeColor="text1"/>
        </w:rPr>
        <w:t>Correlation of the gene level permutation pvalue with pvalues corrected using the estimated number of independent tests by eigenMT for eQTL detected at the first time point in unrelated individuals.</w:t>
      </w:r>
    </w:p>
    <w:sectPr w:rsidR="00F25F11" w:rsidRPr="00F25F11" w:rsidSect="00FC070B">
      <w:footerReference w:type="even" r:id="rId12"/>
      <w:footerReference w:type="default" r:id="rId13"/>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3B4147" w14:textId="77777777" w:rsidR="001B4ED8" w:rsidRDefault="001B4ED8" w:rsidP="00F865AC">
      <w:r>
        <w:separator/>
      </w:r>
    </w:p>
  </w:endnote>
  <w:endnote w:type="continuationSeparator" w:id="0">
    <w:p w14:paraId="4D7F21DC" w14:textId="77777777" w:rsidR="001B4ED8" w:rsidRDefault="001B4ED8" w:rsidP="00F865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50B777" w14:textId="77777777" w:rsidR="00F865AC" w:rsidRDefault="00F865AC" w:rsidP="000E093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D66797" w14:textId="77777777" w:rsidR="00F865AC" w:rsidRDefault="00F865AC" w:rsidP="00F865A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FD7AF9" w14:textId="77777777" w:rsidR="00F865AC" w:rsidRDefault="00F865AC" w:rsidP="000E093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B4ED8">
      <w:rPr>
        <w:rStyle w:val="PageNumber"/>
        <w:noProof/>
      </w:rPr>
      <w:t>1</w:t>
    </w:r>
    <w:r>
      <w:rPr>
        <w:rStyle w:val="PageNumber"/>
      </w:rPr>
      <w:fldChar w:fldCharType="end"/>
    </w:r>
  </w:p>
  <w:p w14:paraId="20061918" w14:textId="77777777" w:rsidR="00F865AC" w:rsidRDefault="00F865AC" w:rsidP="00F865A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CE3F80" w14:textId="77777777" w:rsidR="001B4ED8" w:rsidRDefault="001B4ED8" w:rsidP="00F865AC">
      <w:r>
        <w:separator/>
      </w:r>
    </w:p>
  </w:footnote>
  <w:footnote w:type="continuationSeparator" w:id="0">
    <w:p w14:paraId="63A4E537" w14:textId="77777777" w:rsidR="001B4ED8" w:rsidRDefault="001B4ED8" w:rsidP="00F865A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C0149C"/>
    <w:multiLevelType w:val="hybridMultilevel"/>
    <w:tmpl w:val="5F187D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D9727F"/>
    <w:multiLevelType w:val="hybridMultilevel"/>
    <w:tmpl w:val="CD42E9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5A5303"/>
    <w:multiLevelType w:val="hybridMultilevel"/>
    <w:tmpl w:val="5F187D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DF7785"/>
    <w:multiLevelType w:val="hybridMultilevel"/>
    <w:tmpl w:val="167878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494A4D"/>
    <w:multiLevelType w:val="hybridMultilevel"/>
    <w:tmpl w:val="FD3442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24B07A4"/>
    <w:multiLevelType w:val="hybridMultilevel"/>
    <w:tmpl w:val="9E7A31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F51DC0"/>
    <w:multiLevelType w:val="hybridMultilevel"/>
    <w:tmpl w:val="D1C065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9160F4D"/>
    <w:multiLevelType w:val="hybridMultilevel"/>
    <w:tmpl w:val="AA8AE134"/>
    <w:lvl w:ilvl="0" w:tplc="A4502C44">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4"/>
  </w:num>
  <w:num w:numId="4">
    <w:abstractNumId w:val="0"/>
  </w:num>
  <w:num w:numId="5">
    <w:abstractNumId w:val="7"/>
  </w:num>
  <w:num w:numId="6">
    <w:abstractNumId w:val="1"/>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0491"/>
    <w:rsid w:val="0000092A"/>
    <w:rsid w:val="00005A76"/>
    <w:rsid w:val="00052DB2"/>
    <w:rsid w:val="00057404"/>
    <w:rsid w:val="001265C1"/>
    <w:rsid w:val="00143DA5"/>
    <w:rsid w:val="00175A06"/>
    <w:rsid w:val="00177B13"/>
    <w:rsid w:val="001B223F"/>
    <w:rsid w:val="001B43CA"/>
    <w:rsid w:val="001B4ED8"/>
    <w:rsid w:val="00230455"/>
    <w:rsid w:val="002569B7"/>
    <w:rsid w:val="00276FF9"/>
    <w:rsid w:val="00292794"/>
    <w:rsid w:val="002A3C87"/>
    <w:rsid w:val="002A6EDC"/>
    <w:rsid w:val="002E699E"/>
    <w:rsid w:val="002F45F3"/>
    <w:rsid w:val="00316C42"/>
    <w:rsid w:val="0033048B"/>
    <w:rsid w:val="0034465D"/>
    <w:rsid w:val="00346809"/>
    <w:rsid w:val="003E3689"/>
    <w:rsid w:val="003F00E7"/>
    <w:rsid w:val="003F6921"/>
    <w:rsid w:val="00431198"/>
    <w:rsid w:val="0049246F"/>
    <w:rsid w:val="004976A8"/>
    <w:rsid w:val="004A7329"/>
    <w:rsid w:val="004C58A2"/>
    <w:rsid w:val="00515C73"/>
    <w:rsid w:val="005369B3"/>
    <w:rsid w:val="00547C76"/>
    <w:rsid w:val="00587240"/>
    <w:rsid w:val="005E2BE9"/>
    <w:rsid w:val="005E374B"/>
    <w:rsid w:val="00695FC4"/>
    <w:rsid w:val="006C3255"/>
    <w:rsid w:val="00712A02"/>
    <w:rsid w:val="007B4242"/>
    <w:rsid w:val="007D0165"/>
    <w:rsid w:val="007E473C"/>
    <w:rsid w:val="007F67CC"/>
    <w:rsid w:val="008218F2"/>
    <w:rsid w:val="008520BC"/>
    <w:rsid w:val="00870657"/>
    <w:rsid w:val="008B78E4"/>
    <w:rsid w:val="008F780D"/>
    <w:rsid w:val="00906161"/>
    <w:rsid w:val="00917220"/>
    <w:rsid w:val="00940E04"/>
    <w:rsid w:val="009749DD"/>
    <w:rsid w:val="00985304"/>
    <w:rsid w:val="009A4006"/>
    <w:rsid w:val="00A04252"/>
    <w:rsid w:val="00A0428E"/>
    <w:rsid w:val="00AD2EDF"/>
    <w:rsid w:val="00AD5A50"/>
    <w:rsid w:val="00B22CCD"/>
    <w:rsid w:val="00B318AA"/>
    <w:rsid w:val="00B34DE6"/>
    <w:rsid w:val="00B41760"/>
    <w:rsid w:val="00BC2E1A"/>
    <w:rsid w:val="00BE6545"/>
    <w:rsid w:val="00C14B14"/>
    <w:rsid w:val="00C35BE4"/>
    <w:rsid w:val="00CB648B"/>
    <w:rsid w:val="00CD0C30"/>
    <w:rsid w:val="00CD4852"/>
    <w:rsid w:val="00CF57BD"/>
    <w:rsid w:val="00D3163C"/>
    <w:rsid w:val="00D74871"/>
    <w:rsid w:val="00D932A4"/>
    <w:rsid w:val="00D94E2D"/>
    <w:rsid w:val="00D94EEA"/>
    <w:rsid w:val="00DA2D21"/>
    <w:rsid w:val="00DF45CD"/>
    <w:rsid w:val="00E2122F"/>
    <w:rsid w:val="00E42958"/>
    <w:rsid w:val="00E976D8"/>
    <w:rsid w:val="00EB5AF2"/>
    <w:rsid w:val="00EE3651"/>
    <w:rsid w:val="00EE5636"/>
    <w:rsid w:val="00F127B7"/>
    <w:rsid w:val="00F25F11"/>
    <w:rsid w:val="00F27341"/>
    <w:rsid w:val="00F30A69"/>
    <w:rsid w:val="00F612CE"/>
    <w:rsid w:val="00F67CCD"/>
    <w:rsid w:val="00F83701"/>
    <w:rsid w:val="00F865AC"/>
    <w:rsid w:val="00FA2D7D"/>
    <w:rsid w:val="00FB0491"/>
    <w:rsid w:val="00FB2A98"/>
    <w:rsid w:val="00FB61C0"/>
    <w:rsid w:val="00FC070B"/>
    <w:rsid w:val="00FD6C08"/>
    <w:rsid w:val="00FE2A6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0643E61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4DE6"/>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43CA"/>
    <w:pPr>
      <w:ind w:left="720"/>
      <w:contextualSpacing/>
    </w:pPr>
  </w:style>
  <w:style w:type="paragraph" w:styleId="Footer">
    <w:name w:val="footer"/>
    <w:basedOn w:val="Normal"/>
    <w:link w:val="FooterChar"/>
    <w:uiPriority w:val="99"/>
    <w:unhideWhenUsed/>
    <w:rsid w:val="00F865AC"/>
    <w:pPr>
      <w:tabs>
        <w:tab w:val="center" w:pos="4536"/>
        <w:tab w:val="right" w:pos="9072"/>
      </w:tabs>
    </w:pPr>
  </w:style>
  <w:style w:type="character" w:customStyle="1" w:styleId="FooterChar">
    <w:name w:val="Footer Char"/>
    <w:basedOn w:val="DefaultParagraphFont"/>
    <w:link w:val="Footer"/>
    <w:uiPriority w:val="99"/>
    <w:rsid w:val="00F865AC"/>
    <w:rPr>
      <w:rFonts w:ascii="Times New Roman" w:hAnsi="Times New Roman" w:cs="Times New Roman"/>
    </w:rPr>
  </w:style>
  <w:style w:type="character" w:styleId="PageNumber">
    <w:name w:val="page number"/>
    <w:basedOn w:val="DefaultParagraphFont"/>
    <w:uiPriority w:val="99"/>
    <w:semiHidden/>
    <w:unhideWhenUsed/>
    <w:rsid w:val="00F865AC"/>
  </w:style>
  <w:style w:type="character" w:styleId="Hyperlink">
    <w:name w:val="Hyperlink"/>
    <w:basedOn w:val="DefaultParagraphFont"/>
    <w:uiPriority w:val="99"/>
    <w:rsid w:val="00AD5A50"/>
    <w:rPr>
      <w:color w:val="0000FF"/>
      <w:u w:val="single"/>
    </w:rPr>
  </w:style>
  <w:style w:type="paragraph" w:customStyle="1" w:styleId="Paragraph">
    <w:name w:val="Paragraph"/>
    <w:basedOn w:val="Normal"/>
    <w:rsid w:val="00AD5A50"/>
    <w:pPr>
      <w:spacing w:before="120"/>
      <w:ind w:firstLine="720"/>
    </w:pPr>
    <w:rPr>
      <w:rFonts w:eastAsia="Times New Roman"/>
    </w:rPr>
  </w:style>
  <w:style w:type="paragraph" w:customStyle="1" w:styleId="EndNoteBibliography">
    <w:name w:val="EndNote Bibliography"/>
    <w:basedOn w:val="Normal"/>
    <w:rsid w:val="00F25F11"/>
    <w:pPr>
      <w:spacing w:after="200"/>
    </w:pPr>
    <w:rPr>
      <w:rFonts w:ascii="Cambria" w:hAnsi="Cambria"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4</Pages>
  <Words>617</Words>
  <Characters>3521</Characters>
  <Application>Microsoft Macintosh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2</cp:revision>
  <dcterms:created xsi:type="dcterms:W3CDTF">2016-11-07T10:47:00Z</dcterms:created>
  <dcterms:modified xsi:type="dcterms:W3CDTF">2016-12-07T09:26:00Z</dcterms:modified>
</cp:coreProperties>
</file>